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FDA47" w14:textId="77777777" w:rsidR="002007FF" w:rsidRPr="00F95DE1" w:rsidRDefault="00B51361" w:rsidP="000622A9">
      <w:pPr>
        <w:spacing w:after="120" w:line="240" w:lineRule="auto"/>
        <w:rPr>
          <w:b/>
        </w:rPr>
      </w:pPr>
      <w:r w:rsidRPr="00F95DE1">
        <w:rPr>
          <w:b/>
        </w:rPr>
        <w:t>Contributions of human activities to suspended sediment yield during storm events from a steep, small, tropical watershed</w:t>
      </w:r>
    </w:p>
    <w:p w14:paraId="3095C4B0" w14:textId="77777777" w:rsidR="002007FF" w:rsidRPr="00676771" w:rsidRDefault="002007FF" w:rsidP="000622A9">
      <w:pPr>
        <w:spacing w:after="120" w:line="240" w:lineRule="auto"/>
      </w:pPr>
      <w:r w:rsidRPr="00676771">
        <w:t>INTRODUCTION</w:t>
      </w:r>
    </w:p>
    <w:p w14:paraId="7CA7672E" w14:textId="26178AD1" w:rsidR="002007FF" w:rsidRPr="00676771" w:rsidRDefault="002007FF" w:rsidP="000622A9">
      <w:pPr>
        <w:spacing w:after="120" w:line="240" w:lineRule="auto"/>
        <w:ind w:firstLine="576"/>
      </w:pPr>
      <w:r w:rsidRPr="00676771">
        <w:t xml:space="preserve">Anthropogenic watershed disturbance on steep, tropical islands,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xml:space="preserve">. Anthropogenic sediment disturbance may be exacerbated on 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hich is the best </w:t>
      </w:r>
      <w:r w:rsidR="002007FF" w:rsidRPr="00676771">
        <w:lastRenderedPageBreak/>
        <w:t>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0622A9">
      <w:pPr>
        <w:spacing w:after="120" w:line="240" w:lineRule="auto"/>
      </w:pPr>
      <w:r w:rsidRPr="00676771">
        <w:t>STUDY AREA</w:t>
      </w:r>
    </w:p>
    <w:p w14:paraId="59010A73" w14:textId="17FAC69B" w:rsidR="000622A9" w:rsidRPr="00676771" w:rsidRDefault="000622A9" w:rsidP="000622A9">
      <w:pPr>
        <w:spacing w:after="120" w:line="240" w:lineRule="auto"/>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East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m.a.s.l), 5,280mm at Matafao Reservoir (249m m.a.s.l.)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yr at high elevation to 2,380mm/yr at the shoreline, averaging 3,800mm/yr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AD2E0C">
      <w:pPr>
        <w:spacing w:after="120" w:line="240" w:lineRule="auto"/>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r w:rsidRPr="00676771">
        <w:rPr>
          <w:noProof/>
        </w:rPr>
        <w:lastRenderedPageBreak/>
        <w:drawing>
          <wp:inline distT="0" distB="0" distL="0" distR="0" wp14:anchorId="6E422075" wp14:editId="79E412E6">
            <wp:extent cx="4712661" cy="3165768"/>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2661" cy="3165768"/>
                    </a:xfrm>
                    <a:prstGeom prst="rect">
                      <a:avLst/>
                    </a:prstGeom>
                  </pic:spPr>
                </pic:pic>
              </a:graphicData>
            </a:graphic>
          </wp:inline>
        </w:drawing>
      </w:r>
    </w:p>
    <w:p w14:paraId="3EE18F45" w14:textId="77777777" w:rsidR="00C82448" w:rsidRPr="00676771" w:rsidRDefault="00C82448" w:rsidP="00C82448">
      <w:pPr>
        <w:pStyle w:val="Caption"/>
        <w:rPr>
          <w:i w:val="0"/>
          <w:iCs w:val="0"/>
        </w:rPr>
      </w:pPr>
      <w:bookmarkStart w:id="6" w:name="_Ref383161294"/>
      <w:bookmarkStart w:id="7" w:name="_Ref383161271"/>
      <w:bookmarkStart w:id="8" w:name="_Ref392743604"/>
      <w:r w:rsidRPr="00676771">
        <w:t xml:space="preserve">Figure </w:t>
      </w:r>
      <w:r>
        <w:fldChar w:fldCharType="begin"/>
      </w:r>
      <w:r>
        <w:instrText xml:space="preserve"> SEQ Figure \* ARABIC </w:instrText>
      </w:r>
      <w:r>
        <w:fldChar w:fldCharType="separate"/>
      </w:r>
      <w:r w:rsidRPr="00676771">
        <w:rPr>
          <w:noProof/>
        </w:rPr>
        <w:t>1</w:t>
      </w:r>
      <w:r>
        <w:rPr>
          <w:noProof/>
        </w:rPr>
        <w:fldChar w:fldCharType="end"/>
      </w:r>
      <w:bookmarkEnd w:id="6"/>
      <w:r w:rsidRPr="00676771">
        <w:t xml:space="preserve"> Faga'alu and Nu'uuli watersheds showing upper (undisturbed) and lower (human-disturbed) subwatersheds. </w:t>
      </w:r>
      <w:bookmarkEnd w:id="7"/>
      <w:bookmarkEnd w:id="8"/>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D474DB">
        <w:trPr>
          <w:trHeight w:val="683"/>
        </w:trPr>
        <w:tc>
          <w:tcPr>
            <w:tcW w:w="8910" w:type="dxa"/>
            <w:gridSpan w:val="9"/>
            <w:tcBorders>
              <w:right w:val="single" w:sz="4" w:space="0" w:color="auto"/>
            </w:tcBorders>
            <w:shd w:val="clear" w:color="auto" w:fill="auto"/>
            <w:noWrap/>
            <w:vAlign w:val="bottom"/>
          </w:tcPr>
          <w:p w14:paraId="2219867C" w14:textId="6C0DB255" w:rsidR="00C82448" w:rsidRPr="00676771" w:rsidRDefault="00C82448" w:rsidP="00D474DB">
            <w:pPr>
              <w:pStyle w:val="NoSpacing"/>
              <w:rPr>
                <w:rFonts w:asciiTheme="minorHAnsi" w:hAnsiTheme="minorHAnsi"/>
                <w:b/>
                <w:sz w:val="18"/>
                <w:szCs w:val="18"/>
              </w:rPr>
            </w:pPr>
            <w:bookmarkStart w:id="9" w:name="_Ref388254438"/>
            <w:r w:rsidRPr="00676771">
              <w:t xml:space="preserve">Table </w:t>
            </w:r>
            <w:r>
              <w:fldChar w:fldCharType="begin"/>
            </w:r>
            <w:r>
              <w:instrText xml:space="preserve"> SEQ Table \* ARABIC </w:instrText>
            </w:r>
            <w:r>
              <w:fldChar w:fldCharType="separate"/>
            </w:r>
            <w:r w:rsidRPr="00676771">
              <w:rPr>
                <w:noProof/>
              </w:rPr>
              <w:t>1</w:t>
            </w:r>
            <w:r>
              <w:rPr>
                <w:noProof/>
              </w:rPr>
              <w:fldChar w:fldCharType="end"/>
            </w:r>
            <w:bookmarkEnd w:id="9"/>
            <w:r w:rsidRPr="00676771">
              <w:t xml:space="preserve">. Land use categories in Fag'alu and Nu'uuli watersheds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r w:rsidRPr="00676771">
              <w:t>.</w:t>
            </w:r>
          </w:p>
        </w:tc>
      </w:tr>
      <w:tr w:rsidR="00C82448" w:rsidRPr="00676771" w14:paraId="0717ADBA" w14:textId="77777777" w:rsidTr="00D474DB">
        <w:trPr>
          <w:trHeight w:val="683"/>
        </w:trPr>
        <w:tc>
          <w:tcPr>
            <w:tcW w:w="1080" w:type="dxa"/>
            <w:shd w:val="clear" w:color="auto" w:fill="auto"/>
            <w:noWrap/>
            <w:vAlign w:val="bottom"/>
            <w:hideMark/>
          </w:tcPr>
          <w:p w14:paraId="3692D166"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Watershed</w:t>
            </w:r>
          </w:p>
        </w:tc>
        <w:tc>
          <w:tcPr>
            <w:tcW w:w="1080" w:type="dxa"/>
            <w:shd w:val="clear" w:color="auto" w:fill="auto"/>
            <w:noWrap/>
            <w:vAlign w:val="bottom"/>
            <w:hideMark/>
          </w:tcPr>
          <w:p w14:paraId="39780302"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shd w:val="clear" w:color="auto" w:fill="auto"/>
            <w:noWrap/>
            <w:vAlign w:val="bottom"/>
            <w:hideMark/>
          </w:tcPr>
          <w:p w14:paraId="4C182C1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5660F37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60699032"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CCDB830"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17E8B0A"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EA8F76B"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3289638" w14:textId="77777777" w:rsidR="00C82448" w:rsidRPr="00676771" w:rsidRDefault="00C82448" w:rsidP="00D474DB">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1C612BE1" w14:textId="77777777" w:rsidTr="00D474DB">
        <w:trPr>
          <w:trHeight w:val="300"/>
        </w:trPr>
        <w:tc>
          <w:tcPr>
            <w:tcW w:w="8910" w:type="dxa"/>
            <w:gridSpan w:val="9"/>
            <w:tcBorders>
              <w:right w:val="single" w:sz="4" w:space="0" w:color="auto"/>
            </w:tcBorders>
            <w:shd w:val="clear" w:color="auto" w:fill="auto"/>
            <w:noWrap/>
            <w:vAlign w:val="bottom"/>
          </w:tcPr>
          <w:p w14:paraId="327061B5" w14:textId="77777777" w:rsidR="00C82448" w:rsidRPr="00676771" w:rsidRDefault="00C82448" w:rsidP="00D474DB">
            <w:pPr>
              <w:pStyle w:val="NoSpacing"/>
              <w:rPr>
                <w:rFonts w:asciiTheme="minorHAnsi" w:hAnsiTheme="minorHAnsi"/>
                <w:b/>
                <w:color w:val="000000" w:themeColor="text1"/>
                <w:sz w:val="18"/>
                <w:szCs w:val="18"/>
              </w:rPr>
            </w:pPr>
            <w:r w:rsidRPr="00676771">
              <w:rPr>
                <w:rFonts w:asciiTheme="minorHAnsi" w:hAnsiTheme="minorHAnsi"/>
                <w:b/>
                <w:i/>
                <w:sz w:val="18"/>
                <w:szCs w:val="18"/>
              </w:rPr>
              <w:t>Faga’alu</w:t>
            </w:r>
          </w:p>
        </w:tc>
      </w:tr>
      <w:tr w:rsidR="00C82448" w:rsidRPr="00676771" w14:paraId="6EFAFF74" w14:textId="77777777" w:rsidTr="00D474DB">
        <w:trPr>
          <w:trHeight w:val="300"/>
        </w:trPr>
        <w:tc>
          <w:tcPr>
            <w:tcW w:w="1080" w:type="dxa"/>
            <w:shd w:val="clear" w:color="auto" w:fill="auto"/>
            <w:noWrap/>
            <w:vAlign w:val="bottom"/>
            <w:hideMark/>
          </w:tcPr>
          <w:p w14:paraId="56DD2962"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shd w:val="clear" w:color="auto" w:fill="auto"/>
            <w:noWrap/>
            <w:vAlign w:val="bottom"/>
            <w:hideMark/>
          </w:tcPr>
          <w:p w14:paraId="7D897BD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shd w:val="clear" w:color="auto" w:fill="auto"/>
            <w:noWrap/>
            <w:vAlign w:val="bottom"/>
            <w:hideMark/>
          </w:tcPr>
          <w:p w14:paraId="1E613F9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13D0BB1A"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49A69FF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853F0E5"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674D481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1AD2D44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52747D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D474DB">
        <w:trPr>
          <w:trHeight w:val="300"/>
        </w:trPr>
        <w:tc>
          <w:tcPr>
            <w:tcW w:w="1080" w:type="dxa"/>
            <w:shd w:val="clear" w:color="auto" w:fill="auto"/>
            <w:noWrap/>
            <w:vAlign w:val="bottom"/>
            <w:hideMark/>
          </w:tcPr>
          <w:p w14:paraId="2E26FFE0"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2C6F0B4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3B114A0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151220B"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4093C861"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007AF68D"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0851336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D474DB">
        <w:trPr>
          <w:trHeight w:val="300"/>
        </w:trPr>
        <w:tc>
          <w:tcPr>
            <w:tcW w:w="1080" w:type="dxa"/>
            <w:shd w:val="clear" w:color="auto" w:fill="auto"/>
            <w:noWrap/>
            <w:vAlign w:val="bottom"/>
            <w:hideMark/>
          </w:tcPr>
          <w:p w14:paraId="030A46F0"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6047E0F7"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408E589E"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FEA8D07"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54310109"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70198A6"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34A051B"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D474DB">
        <w:trPr>
          <w:trHeight w:val="315"/>
        </w:trPr>
        <w:tc>
          <w:tcPr>
            <w:tcW w:w="1080" w:type="dxa"/>
            <w:shd w:val="clear" w:color="auto" w:fill="auto"/>
            <w:noWrap/>
            <w:vAlign w:val="bottom"/>
            <w:hideMark/>
          </w:tcPr>
          <w:p w14:paraId="70DAA342" w14:textId="77777777" w:rsidR="00C82448" w:rsidRPr="00676771" w:rsidRDefault="00C82448" w:rsidP="00D474DB">
            <w:pPr>
              <w:pStyle w:val="NoSpacing"/>
              <w:rPr>
                <w:rFonts w:asciiTheme="minorHAnsi" w:hAnsiTheme="minorHAnsi"/>
                <w:i/>
                <w:sz w:val="18"/>
                <w:szCs w:val="18"/>
              </w:rPr>
            </w:pPr>
            <w:r w:rsidRPr="00676771">
              <w:rPr>
                <w:rFonts w:asciiTheme="minorHAnsi" w:hAnsiTheme="minorHAnsi"/>
                <w:i/>
                <w:sz w:val="18"/>
                <w:szCs w:val="18"/>
              </w:rPr>
              <w:t>Fag’alu total</w:t>
            </w:r>
          </w:p>
        </w:tc>
        <w:tc>
          <w:tcPr>
            <w:tcW w:w="1080" w:type="dxa"/>
            <w:shd w:val="clear" w:color="auto" w:fill="auto"/>
            <w:noWrap/>
            <w:vAlign w:val="bottom"/>
            <w:hideMark/>
          </w:tcPr>
          <w:p w14:paraId="0EB621A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shd w:val="clear" w:color="auto" w:fill="auto"/>
            <w:noWrap/>
            <w:vAlign w:val="bottom"/>
            <w:hideMark/>
          </w:tcPr>
          <w:p w14:paraId="7C34BA55"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0DDD4C76"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14:paraId="7DCB0ED3"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7204AB3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38283810"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14:paraId="79FB9FBE"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52C255F" w14:textId="77777777" w:rsidR="00C82448" w:rsidRPr="00676771" w:rsidRDefault="00C82448" w:rsidP="00D474DB">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lastRenderedPageBreak/>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r>
        <w:fldChar w:fldCharType="begin"/>
      </w:r>
      <w:r>
        <w:instrText xml:space="preserve"> SEQ Figure \* ARABIC </w:instrText>
      </w:r>
      <w:r>
        <w:fldChar w:fldCharType="separate"/>
      </w:r>
      <w:r w:rsidRPr="00676771">
        <w:rPr>
          <w:noProof/>
        </w:rPr>
        <w:t>2</w:t>
      </w:r>
      <w:r>
        <w:rPr>
          <w:noProof/>
        </w:rPr>
        <w:fldChar w:fldCharType="end"/>
      </w:r>
      <w:r w:rsidRPr="00676771">
        <w:t xml:space="preserve"> Photos of the open-pit aggregate quarry in Faga'alu in 2012 (Top) and 2014 (Bottom). Photo: Messina</w:t>
      </w:r>
    </w:p>
    <w:p w14:paraId="7E4DAFD6" w14:textId="055F93CA" w:rsidR="000622A9" w:rsidRDefault="000622A9" w:rsidP="000622A9">
      <w:pPr>
        <w:pStyle w:val="NoSpacing"/>
        <w:spacing w:after="120"/>
        <w:jc w:val="both"/>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AE5D21">
      <w:bookmarkStart w:id="10" w:name="_Toc389207902"/>
      <w:r>
        <w:t>Predicting event</w:t>
      </w:r>
      <w:r w:rsidRPr="00646FB0">
        <w:t xml:space="preserve"> suspended sediment yield</w:t>
      </w:r>
      <w:bookmarkEnd w:id="10"/>
      <w:r>
        <w:t xml:space="preserve"> (SSY</w:t>
      </w:r>
      <w:r w:rsidRPr="006E18FD">
        <w:rPr>
          <w:vertAlign w:val="subscript"/>
        </w:rPr>
        <w:t>EV</w:t>
      </w:r>
      <w:r>
        <w:t>)</w:t>
      </w:r>
    </w:p>
    <w:p w14:paraId="609DC7B9" w14:textId="6BABFE00" w:rsidR="00AE5D21" w:rsidRPr="00703BBA" w:rsidRDefault="00AE5D21" w:rsidP="00AE5D21">
      <w:pPr>
        <w:ind w:firstLine="720"/>
      </w:pPr>
      <w:bookmarkStart w:id="11"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1"/>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6B5ED4"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r w:rsidRPr="00703BBA">
              <w:t xml:space="preserve">wher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 xml:space="preserve">total event precipitation (Psum),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6B5ED4"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252FE3">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SSY</w:t>
      </w:r>
      <w:r>
        <w:rPr>
          <w:vertAlign w:val="subscript"/>
        </w:rPr>
        <w:t>pr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r>
        <w:t>SSY</w:t>
      </w:r>
      <w:r>
        <w:rPr>
          <w:vertAlign w:val="subscript"/>
        </w:rPr>
        <w:t>pre</w:t>
      </w:r>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6B5ED4"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750FC">
      <w:pPr>
        <w:spacing w:after="120" w:line="240" w:lineRule="auto"/>
      </w:pPr>
      <w:r w:rsidRPr="00676771">
        <w:t>Data Collection</w:t>
      </w:r>
    </w:p>
    <w:p w14:paraId="76CC5FAE" w14:textId="77777777" w:rsidR="00C750FC" w:rsidRPr="00676771" w:rsidRDefault="00C750FC" w:rsidP="00C750FC">
      <w:pPr>
        <w:spacing w:after="120" w:line="240" w:lineRule="auto"/>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ed with Rainwise RAINEW tippi</w:t>
      </w:r>
      <w:r w:rsidR="007213F2">
        <w:t>ng-bucket rain gages at 1 min</w:t>
      </w:r>
      <w:r w:rsidRPr="00676771">
        <w:t xml:space="preserve"> intervals at </w:t>
      </w:r>
      <w:commentRangeStart w:id="12"/>
      <w:r w:rsidRPr="00676771">
        <w:t xml:space="preserve">three locations </w:t>
      </w:r>
      <w:commentRangeEnd w:id="12"/>
      <w:r w:rsidRPr="00676771">
        <w:rPr>
          <w:rStyle w:val="CommentReference"/>
        </w:rPr>
        <w:commentReference w:id="12"/>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x) and used to fill any data gaps in the precipitation </w:t>
      </w:r>
      <w:r w:rsidRPr="00676771">
        <w:lastRenderedPageBreak/>
        <w:t xml:space="preserve">recorded at RG1.  The event total precipitation (Psum) and EI30 </w:t>
      </w:r>
      <w:r w:rsidR="00643B8F">
        <w:t xml:space="preserve">for storm events </w:t>
      </w:r>
      <w:r w:rsidRPr="00676771">
        <w:t>were calculated using</w:t>
      </w:r>
      <w:r w:rsidR="00643B8F">
        <w:t xml:space="preserve"> data from</w:t>
      </w:r>
      <w:r w:rsidRPr="00676771">
        <w:t xml:space="preserve"> RG1, with data gaps filled by data from Wx.</w:t>
      </w:r>
    </w:p>
    <w:p w14:paraId="4DD9FC57" w14:textId="77777777" w:rsidR="00C750FC" w:rsidRPr="00676771" w:rsidRDefault="00C750FC" w:rsidP="00C750FC">
      <w:pPr>
        <w:spacing w:after="120" w:line="240" w:lineRule="auto"/>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3"/>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Solinst Levelogger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x. Data gaps were filled by barometric data from stations at Pago Pago Harbor (NSTP6), Tafuna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McBirney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4"/>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a YSI 600OMS sonde with 6136 Turbidity Probe from February 2012 until it was damaged in May 2012. As a replacement, a CampbellSci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CampbellSci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4"/>
      <w:r>
        <w:rPr>
          <w:rStyle w:val="CommentReference"/>
        </w:rPr>
        <w:commentReference w:id="14"/>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w:t>
      </w:r>
      <w:r w:rsidR="00905A9A">
        <w:t xml:space="preserve">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5"/>
      <w:r>
        <w:rPr>
          <w:noProof/>
        </w:rPr>
        <w:t xml:space="preserve">From January 6, 2012, to February 26, 2014, </w:t>
      </w:r>
      <w:r w:rsidR="00905A9A">
        <w:rPr>
          <w:noProof/>
        </w:rPr>
        <w:t xml:space="preserve">610 samples were </w:t>
      </w:r>
      <w:r w:rsidR="00905A9A">
        <w:rPr>
          <w:noProof/>
        </w:rPr>
        <w:lastRenderedPageBreak/>
        <w:t>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5"/>
      <w:r>
        <w:rPr>
          <w:rStyle w:val="CommentReference"/>
        </w:rPr>
        <w:commentReference w:id="15"/>
      </w:r>
      <w:commentRangeStart w:id="16"/>
      <w:r>
        <w:rPr>
          <w:noProof/>
        </w:rPr>
        <w:t xml:space="preserve">Three main sampling locations in Faga’alu are the focus in this analysis: 1) Upstream (FOREST)(n=55), 2) immediately downstream of the Quarry (QUARRY)(n=247), and 3) Downstream (VILLAGE)(n=155). </w:t>
      </w:r>
      <w:commentRangeEnd w:id="16"/>
      <w:r>
        <w:rPr>
          <w:rStyle w:val="CommentReference"/>
        </w:rPr>
        <w:commentReference w:id="16"/>
      </w:r>
    </w:p>
    <w:p w14:paraId="6E2C4F26" w14:textId="77777777" w:rsidR="00C750FC" w:rsidRDefault="00C750FC" w:rsidP="00C750FC">
      <w:pPr>
        <w:jc w:val="both"/>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where PE is the cumulative probable error for individual measured values (±%), E</w:t>
            </w:r>
            <w:r w:rsidRPr="002E3583">
              <w:rPr>
                <w:vertAlign w:val="subscript"/>
              </w:rPr>
              <w:t>Q</w:t>
            </w:r>
            <w:r>
              <w:rPr>
                <w:vertAlign w:val="subscript"/>
              </w:rPr>
              <w:t>meas</w:t>
            </w:r>
            <w:r>
              <w:t xml:space="preserve"> = uncertainty in Q measurements (±%), </w:t>
            </w:r>
            <w:r w:rsidRPr="002E3583">
              <w:t>E</w:t>
            </w:r>
            <w:r w:rsidRPr="002E3583">
              <w:rPr>
                <w:vertAlign w:val="subscript"/>
              </w:rPr>
              <w:t>SSC</w:t>
            </w:r>
            <w:r>
              <w:rPr>
                <w:vertAlign w:val="subscript"/>
              </w:rPr>
              <w:t>meas</w:t>
            </w:r>
            <w:r w:rsidRPr="002E3583">
              <w:t xml:space="preserve"> </w:t>
            </w:r>
            <w:r>
              <w:t>= uncertainty in SSC measurements (± %), E</w:t>
            </w:r>
            <w:r w:rsidRPr="002E3583">
              <w:rPr>
                <w:vertAlign w:val="subscript"/>
              </w:rPr>
              <w:t>Q</w:t>
            </w:r>
            <w:r>
              <w:rPr>
                <w:vertAlign w:val="subscript"/>
              </w:rPr>
              <w:t>mod</w:t>
            </w:r>
            <w:r>
              <w:t xml:space="preserve"> = uncertainty in Q modeled by the Stage-Q relationship (RMSE, as ±% of the mean observed Q), </w:t>
            </w:r>
            <w:r w:rsidRPr="002E3583">
              <w:t>E</w:t>
            </w:r>
            <w:r w:rsidRPr="002E3583">
              <w:rPr>
                <w:vertAlign w:val="subscript"/>
              </w:rPr>
              <w:t>SSC</w:t>
            </w:r>
            <w:r>
              <w:rPr>
                <w:vertAlign w:val="subscript"/>
              </w:rPr>
              <w:t>mod</w:t>
            </w:r>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0622A9">
      <w:pPr>
        <w:spacing w:after="120" w:line="240" w:lineRule="auto"/>
      </w:pPr>
      <w:r>
        <w:t>RESULTS</w:t>
      </w:r>
    </w:p>
    <w:p w14:paraId="1C9CED4B" w14:textId="77777777" w:rsidR="00BD5D91" w:rsidRDefault="00BD5D91" w:rsidP="000622A9">
      <w:pPr>
        <w:spacing w:after="120" w:line="240" w:lineRule="auto"/>
      </w:pPr>
      <w:r>
        <w:t>Field Data Collection</w:t>
      </w:r>
    </w:p>
    <w:p w14:paraId="263F4928" w14:textId="77777777" w:rsidR="00BD5D91" w:rsidRDefault="00BD5D91" w:rsidP="000622A9">
      <w:pPr>
        <w:spacing w:after="120" w:line="240" w:lineRule="auto"/>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17"/>
      <w:commentRangeStart w:id="18"/>
      <w:r>
        <w:t xml:space="preserve">These annual rainfall amounts are approximately 73% of long-term </w:t>
      </w:r>
      <w:r w:rsidRPr="00EC68DA">
        <w:t>Parameter-elevation Relationships on Independent Slopes Model</w:t>
      </w:r>
      <w:r>
        <w:t xml:space="preserve"> (PRISM) rainfall data (=4500-4800mm)</w:t>
      </w:r>
      <w:commentRangeEnd w:id="17"/>
      <w:r>
        <w:rPr>
          <w:rStyle w:val="CommentReference"/>
        </w:rPr>
        <w:commentReference w:id="17"/>
      </w:r>
      <w:commentRangeEnd w:id="18"/>
      <w:r>
        <w:rPr>
          <w:rStyle w:val="CommentReference"/>
        </w:rPr>
        <w:commentReference w:id="18"/>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didn’t show any orographic relationship between RG1 and Wx,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1F3934">
      <w:pPr>
        <w:jc w:val="both"/>
      </w:pPr>
      <w:r>
        <w:t>Discharge</w:t>
      </w:r>
    </w:p>
    <w:p w14:paraId="137DE8A0" w14:textId="466DDA97" w:rsidR="00350E8D" w:rsidRDefault="00350E8D" w:rsidP="00350E8D">
      <w:pPr>
        <w:spacing w:after="120" w:line="240" w:lineRule="auto"/>
        <w:ind w:firstLine="720"/>
        <w:jc w:val="both"/>
      </w:pPr>
      <w:r>
        <w:rPr>
          <w:rStyle w:val="CommentReference"/>
        </w:rPr>
        <w:lastRenderedPageBreak/>
        <w:commentReference w:id="19"/>
      </w:r>
      <w:r>
        <w:rPr>
          <w:rStyle w:val="CommentReference"/>
        </w:rPr>
        <w:commentReference w:id="20"/>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1"/>
      <w:commentRangeStart w:id="22"/>
      <w:r>
        <w:t>sec</w:t>
      </w:r>
      <w:commentRangeEnd w:id="21"/>
      <w:r>
        <w:rPr>
          <w:rStyle w:val="CommentReference"/>
        </w:rPr>
        <w:commentReference w:id="21"/>
      </w:r>
      <w:commentRangeEnd w:id="22"/>
      <w:r w:rsidR="00CE2BD5">
        <w:t xml:space="preserve">, VILLAGE: max </w:t>
      </w:r>
      <w:r>
        <w:rPr>
          <w:rStyle w:val="CommentReference"/>
        </w:rPr>
        <w:commentReference w:id="22"/>
      </w:r>
      <w:r w:rsidR="00CE2BD5" w:rsidRPr="00CE2BD5">
        <w:t xml:space="preserve"> 101</w:t>
      </w:r>
      <w:r w:rsidR="00CE2BD5">
        <w:t>,</w:t>
      </w:r>
      <w:r w:rsidR="00CE2BD5" w:rsidRPr="00CE2BD5">
        <w:t>110</w:t>
      </w:r>
      <w:r w:rsidR="00CE2BD5">
        <w:t xml:space="preserve"> L/sec</w:t>
      </w:r>
      <w:r>
        <w:t xml:space="preserve">). </w:t>
      </w:r>
    </w:p>
    <w:p w14:paraId="27BE2E4E" w14:textId="6F85D007" w:rsidR="007213F2" w:rsidRDefault="007213F2" w:rsidP="007213F2">
      <w:pPr>
        <w:spacing w:after="120" w:line="240" w:lineRule="auto"/>
        <w:jc w:val="both"/>
      </w:pPr>
      <w:r>
        <w:rPr>
          <w:noProof/>
        </w:rPr>
        <w:drawing>
          <wp:inline distT="0" distB="0" distL="0" distR="0" wp14:anchorId="7B8A9C98" wp14:editId="09CB3218">
            <wp:extent cx="6458265" cy="2876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61788" cy="2878119"/>
                    </a:xfrm>
                    <a:prstGeom prst="rect">
                      <a:avLst/>
                    </a:prstGeom>
                  </pic:spPr>
                </pic:pic>
              </a:graphicData>
            </a:graphic>
          </wp:inline>
        </w:drawing>
      </w:r>
    </w:p>
    <w:p w14:paraId="0EA5F7D6" w14:textId="643D754E" w:rsidR="00DA6E87" w:rsidRDefault="00350E8D" w:rsidP="00E47169">
      <w:pPr>
        <w:jc w:val="both"/>
      </w:pPr>
      <w:r>
        <w:t>Suspended Sediment Concentration</w:t>
      </w:r>
    </w:p>
    <w:p w14:paraId="54EAEE18" w14:textId="0C5CC9A6" w:rsidR="00350E8D" w:rsidRDefault="00350E8D" w:rsidP="00350E8D">
      <w:pPr>
        <w:ind w:firstLine="576"/>
        <w:jc w:val="both"/>
        <w:rPr>
          <w:noProof/>
        </w:rPr>
      </w:pPr>
      <w:commentRangeStart w:id="23"/>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3"/>
      <w:r>
        <w:rPr>
          <w:rStyle w:val="CommentReference"/>
        </w:rPr>
        <w:commentReference w:id="23"/>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4"/>
      <w:r>
        <w:rPr>
          <w:noProof/>
        </w:rPr>
        <w:t>48%</w:t>
      </w:r>
      <w:commentRangeEnd w:id="24"/>
      <w:r>
        <w:rPr>
          <w:rStyle w:val="CommentReference"/>
        </w:rPr>
        <w:commentReference w:id="24"/>
      </w:r>
      <w:r>
        <w:rPr>
          <w:noProof/>
        </w:rPr>
        <w:t xml:space="preserve"> of all samples) were taken during </w:t>
      </w:r>
      <w:commentRangeStart w:id="25"/>
      <w:r>
        <w:rPr>
          <w:noProof/>
        </w:rPr>
        <w:t xml:space="preserve">stormflow conditions </w:t>
      </w:r>
      <w:commentRangeEnd w:id="25"/>
      <w:r>
        <w:rPr>
          <w:rStyle w:val="CommentReference"/>
        </w:rPr>
        <w:commentReference w:id="25"/>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26"/>
      <w:r>
        <w:t xml:space="preserve">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w:t>
      </w:r>
      <w:r>
        <w:lastRenderedPageBreak/>
        <w:t>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26"/>
      <w:r>
        <w:rPr>
          <w:rStyle w:val="CommentReference"/>
        </w:rPr>
        <w:commentReference w:id="26"/>
      </w:r>
    </w:p>
    <w:p w14:paraId="66FB56EC" w14:textId="5FFF5B94" w:rsidR="00350E8D" w:rsidRDefault="00E47169" w:rsidP="00350E8D">
      <w:pPr>
        <w:ind w:firstLine="576"/>
        <w:rPr>
          <w:noProof/>
        </w:rPr>
      </w:pPr>
      <w:r>
        <w:rPr>
          <w:noProof/>
        </w:rPr>
        <w:drawing>
          <wp:inline distT="0" distB="0" distL="0" distR="0" wp14:anchorId="7DF831D7" wp14:editId="7975B7FE">
            <wp:extent cx="4943475" cy="338437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C Boxplots.png"/>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52340" cy="3390447"/>
                    </a:xfrm>
                    <a:prstGeom prst="rect">
                      <a:avLst/>
                    </a:prstGeom>
                    <a:ln>
                      <a:noFill/>
                    </a:ln>
                    <a:extLst>
                      <a:ext uri="{53640926-AAD7-44D8-BBD7-CCE9431645EC}">
                        <a14:shadowObscured xmlns:a14="http://schemas.microsoft.com/office/drawing/2010/main"/>
                      </a:ext>
                    </a:extLst>
                  </pic:spPr>
                </pic:pic>
              </a:graphicData>
            </a:graphic>
          </wp:inline>
        </w:drawing>
      </w:r>
      <w:r w:rsidR="00350E8D">
        <w:rPr>
          <w:noProof/>
        </w:rPr>
        <w:t xml:space="preserve"> </w:t>
      </w:r>
    </w:p>
    <w:p w14:paraId="66714A41" w14:textId="77777777" w:rsidR="00350E8D" w:rsidRDefault="00350E8D" w:rsidP="00350E8D">
      <w:pPr>
        <w:spacing w:after="120" w:line="240" w:lineRule="auto"/>
        <w:jc w:val="both"/>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However the T-SSC relationship developed for the YSI turbidimeter at VILLAGE fit all samples collected at FOREST and VILLAGE fairly well (RMSE = 33 mg/L), and was used to model continuous SSC at both sites.</w:t>
      </w:r>
      <w:bookmarkStart w:id="27" w:name="_GoBack"/>
      <w:bookmarkEnd w:id="27"/>
      <w:r w:rsidR="004A45C9">
        <w:t xml:space="preserve"> </w:t>
      </w:r>
    </w:p>
    <w:p w14:paraId="3C692628" w14:textId="2364816E" w:rsidR="00215B13" w:rsidRDefault="00215B13" w:rsidP="00215B13">
      <w:pPr>
        <w:jc w:val="both"/>
      </w:pPr>
      <w:r>
        <w:rPr>
          <w:noProof/>
        </w:rPr>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p>
    <w:p w14:paraId="35454D62" w14:textId="76E88690" w:rsidR="00350E8D" w:rsidRDefault="00350E8D" w:rsidP="00350E8D">
      <w:pPr>
        <w:jc w:val="both"/>
      </w:pPr>
      <w:r>
        <w:t>Storm Events</w:t>
      </w:r>
    </w:p>
    <w:p w14:paraId="517F2BA9" w14:textId="77777777" w:rsidR="00350E8D" w:rsidRPr="00090FF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w:t>
      </w:r>
      <w:r>
        <w:lastRenderedPageBreak/>
        <w:t xml:space="preserve">data for both the FOREST and VILLAGE to calculate and compare the sediment loading from the UPPER and LOWER watersheds. </w:t>
      </w:r>
    </w:p>
    <w:p w14:paraId="3F393EC0" w14:textId="77777777" w:rsidR="00350E8D" w:rsidRDefault="00350E8D" w:rsidP="00350E8D">
      <w:bookmarkStart w:id="28" w:name="_Ref388026711"/>
      <w:r>
        <w:t>Comparing SSY from disturbed and undisturbed subwatersheds</w:t>
      </w:r>
      <w:bookmarkEnd w:id="28"/>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SSY</w:t>
      </w:r>
      <w:r w:rsidRPr="00EE660F">
        <w:rPr>
          <w:vertAlign w:val="subscript"/>
        </w:rPr>
        <w:t>Lower</w:t>
      </w:r>
      <w:r>
        <w:t>) was calculated by subtracting SSY measured at FOREST from SSY measured at VILLAGE (SSY</w:t>
      </w:r>
      <w:r w:rsidRPr="00EE660F">
        <w:rPr>
          <w:vertAlign w:val="subscript"/>
        </w:rPr>
        <w:t>Lower</w:t>
      </w:r>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SSY</w:t>
      </w:r>
      <w:r w:rsidRPr="00EE660F">
        <w:rPr>
          <w:vertAlign w:val="subscript"/>
        </w:rPr>
        <w:t>Lower</w:t>
      </w:r>
      <w:r>
        <w:t>) accounted for an average of 83% of Total Sediment Loading (SSY</w:t>
      </w:r>
      <w:r>
        <w:rPr>
          <w:vertAlign w:val="subscript"/>
        </w:rPr>
        <w:t>Total</w:t>
      </w:r>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29"/>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29"/>
      <w:r>
        <w:rPr>
          <w:rStyle w:val="CommentReference"/>
        </w:rPr>
        <w:commentReference w:id="29"/>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350E8D">
      <w:pPr>
        <w:jc w:val="both"/>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350E8D">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Qsum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0"/>
      <w:commentRangeStart w:id="31"/>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0"/>
      <w:r>
        <w:rPr>
          <w:rStyle w:val="CommentReference"/>
        </w:rPr>
        <w:commentReference w:id="30"/>
      </w:r>
      <w:commentRangeEnd w:id="31"/>
      <w:r>
        <w:rPr>
          <w:rStyle w:val="CommentReference"/>
        </w:rPr>
        <w:commentReference w:id="31"/>
      </w:r>
      <w:r>
        <w:t xml:space="preserve">. The exception was significantly higher Spearman’s correlation coefficient for Psum for the TOTAL watershed Spearman’s=0.84 vs. Pearson’s=0.70). Pearson correlation coefficients were highest overall for Psum and </w:t>
      </w:r>
      <w:r>
        <w:lastRenderedPageBreak/>
        <w:t>Qmax, indicating these were significantly correlated with event SSY. Qsum showed high correlation with SSY for the UPPER watershed but not the LOWER or TOTAL watershed.</w:t>
      </w:r>
    </w:p>
    <w:p w14:paraId="5361851E" w14:textId="77777777" w:rsidR="00F95DE1" w:rsidRPr="00885FFD" w:rsidRDefault="00F95DE1" w:rsidP="00F95DE1">
      <w:pPr>
        <w:ind w:firstLine="720"/>
        <w:jc w:val="both"/>
      </w:pPr>
      <w:r>
        <w:t>The Pearson correlation coefficients for the UPPER watershed are slightly higher for discharge-related predictors (especially Qsum)</w:t>
      </w:r>
      <w:r w:rsidRPr="00141B09">
        <w:t xml:space="preserve"> </w:t>
      </w:r>
      <w:r>
        <w:t xml:space="preserve">and lower for precipitation-type predictors (Psum and EI30) than for the LOWER watershed. </w:t>
      </w:r>
      <w:commentRangeStart w:id="32"/>
      <w:r>
        <w:t>This suggests that sediment production processes are more dominated by discharge in the UPPER watershed and precipitation in the LOWER watershed.</w:t>
      </w:r>
      <w:commentRangeEnd w:id="32"/>
      <w:r>
        <w:rPr>
          <w:rStyle w:val="CommentReference"/>
        </w:rPr>
        <w:commentReference w:id="32"/>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precipitation events, which can be deposited in lobes on the streambanks and entrained at high discharges during later events. Qmax may be a promising predictor that integrates these processes. </w:t>
      </w:r>
    </w:p>
    <w:p w14:paraId="0E83B2C6" w14:textId="77777777" w:rsidR="00F95DE1" w:rsidRDefault="00F95DE1" w:rsidP="00F95DE1">
      <w:bookmarkStart w:id="33" w:name="_Ref388024560"/>
      <w:r>
        <w:t>Fitting sediment curves</w:t>
      </w:r>
      <w:bookmarkEnd w:id="33"/>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34"/>
      <w:r>
        <w:t>To investigate for any patterns not reflected in the Pearson’s and Spearman’s correlation coefficients</w:t>
      </w:r>
      <w:commentRangeEnd w:id="34"/>
      <w:r>
        <w:rPr>
          <w:rStyle w:val="CommentReference"/>
        </w:rPr>
        <w:commentReference w:id="34"/>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35"/>
      <w:r>
        <w:t xml:space="preserve">The LOWER subwatershed was excluded for this analysis since a suitable method to normalize Qmax for the subwatershed could not be found in the literature. </w:t>
      </w:r>
      <w:commentRangeEnd w:id="35"/>
      <w:r>
        <w:rPr>
          <w:rStyle w:val="CommentReference"/>
        </w:rPr>
        <w:commentReference w:id="35"/>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F95DE1">
      <w:r>
        <w:t>Comparing human impact on SSY from Faga’alu watershed</w:t>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w:t>
      </w:r>
      <w:r>
        <w:lastRenderedPageBreak/>
        <w:t xml:space="preserve">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1E90E2F0" w14:textId="70F4278D" w:rsidR="00F95DE1" w:rsidRDefault="00F95DE1" w:rsidP="00F95DE1">
      <w:pPr>
        <w:ind w:firstLine="432"/>
        <w:jc w:val="both"/>
      </w:pPr>
      <w:commentRangeStart w:id="36"/>
      <w:r>
        <w:t xml:space="preserve">Several researchers have attempted to explain the difference in α (intercept) and β (slope) coefficients according to watershed characteristics. A sediment rating curve (Q-SSC) is considered a ‘black box’ model, and the α and β coefficients have no physical meaning. However, some physical interpretation has been ascribed to them, with the α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36"/>
      <w:r>
        <w:rPr>
          <w:rStyle w:val="CommentReference"/>
        </w:rPr>
        <w:commentReference w:id="36"/>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37"/>
      <w:r w:rsidRPr="004D6C39">
        <w:t>different</w:t>
      </w:r>
      <w:commentRangeEnd w:id="37"/>
      <w:r>
        <w:rPr>
          <w:rStyle w:val="CommentReference"/>
        </w:rPr>
        <w:commentReference w:id="37"/>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erodibility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350E8D">
      <w:pPr>
        <w:jc w:val="both"/>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350E8D">
      <w:pPr>
        <w:jc w:val="both"/>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6B5ED4" w:rsidRDefault="006B5ED4"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6B5ED4" w:rsidRDefault="006B5ED4"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6B5ED4" w:rsidRDefault="006B5ED4" w:rsidP="000622A9">
      <w:pPr>
        <w:pStyle w:val="CommentText"/>
      </w:pPr>
      <w:r>
        <w:rPr>
          <w:rStyle w:val="CommentReference"/>
        </w:rPr>
        <w:annotationRef/>
      </w:r>
      <w:r>
        <w:t>Where?</w:t>
      </w:r>
    </w:p>
  </w:comment>
  <w:comment w:id="3" w:author="Alex Messina" w:date="2013-12-07T05:52:00Z" w:initials="AM">
    <w:p w14:paraId="4706E487" w14:textId="77777777" w:rsidR="006B5ED4" w:rsidRDefault="006B5ED4"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6B5ED4" w:rsidRDefault="006B5ED4" w:rsidP="000622A9">
      <w:pPr>
        <w:pStyle w:val="CommentText"/>
      </w:pPr>
      <w:r>
        <w:rPr>
          <w:rStyle w:val="CommentReference"/>
        </w:rPr>
        <w:annotationRef/>
      </w:r>
      <w:r>
        <w:t>Define “streamflow pattern”.  Total annual Q?  peaks?</w:t>
      </w:r>
    </w:p>
  </w:comment>
  <w:comment w:id="5" w:author="Alex Messina" w:date="2013-12-07T06:07:00Z" w:initials="AM">
    <w:p w14:paraId="545869C0" w14:textId="77777777" w:rsidR="006B5ED4" w:rsidRDefault="006B5ED4" w:rsidP="000622A9">
      <w:pPr>
        <w:pStyle w:val="CommentText"/>
      </w:pPr>
      <w:r>
        <w:rPr>
          <w:rStyle w:val="CommentReference"/>
        </w:rPr>
        <w:annotationRef/>
      </w:r>
      <w:r>
        <w:t>Total annual Q</w:t>
      </w:r>
    </w:p>
  </w:comment>
  <w:comment w:id="12" w:author="Geography" w:date="2014-05-18T15:13:00Z" w:initials="G">
    <w:p w14:paraId="2BB1A66A" w14:textId="77777777" w:rsidR="006B5ED4" w:rsidRDefault="006B5ED4" w:rsidP="00C750FC">
      <w:pPr>
        <w:pStyle w:val="CommentText"/>
      </w:pPr>
      <w:r>
        <w:rPr>
          <w:rStyle w:val="CommentReference"/>
        </w:rPr>
        <w:annotationRef/>
      </w:r>
      <w:r>
        <w:t>I would remove the matafao station from the map and this paragraph.  You still have three locations, though, RG1 RG2 and the weather station.</w:t>
      </w:r>
    </w:p>
  </w:comment>
  <w:comment w:id="13" w:author="Geography" w:date="2014-05-18T15:21:00Z" w:initials="G">
    <w:p w14:paraId="5949E901" w14:textId="77777777" w:rsidR="006B5ED4" w:rsidRDefault="006B5ED4" w:rsidP="00C750FC">
      <w:pPr>
        <w:pStyle w:val="CommentText"/>
      </w:pPr>
      <w:r>
        <w:rPr>
          <w:rStyle w:val="CommentReference"/>
        </w:rPr>
        <w:annotationRef/>
      </w:r>
      <w:r>
        <w:t>It’s not clear to me how Manning’s and Winflume were used in the final rating curve.  Did you use them to estimate high discharges?  How were the field measuremetns and model estimates combined?  How did you decide which one to use?</w:t>
      </w:r>
    </w:p>
  </w:comment>
  <w:comment w:id="14" w:author="Geography" w:date="2014-05-18T15:50:00Z" w:initials="G">
    <w:p w14:paraId="037CAF0F" w14:textId="77777777" w:rsidR="006B5ED4" w:rsidRDefault="006B5ED4" w:rsidP="00C750FC">
      <w:pPr>
        <w:pStyle w:val="CommentText"/>
      </w:pPr>
      <w:r>
        <w:rPr>
          <w:rStyle w:val="CommentReference"/>
        </w:rPr>
        <w:annotationRef/>
      </w:r>
      <w:r>
        <w:t>Methods!</w:t>
      </w:r>
    </w:p>
  </w:comment>
  <w:comment w:id="15" w:author="Geography" w:date="2014-05-18T15:31:00Z" w:initials="G">
    <w:p w14:paraId="61548C98" w14:textId="77777777" w:rsidR="006B5ED4" w:rsidRDefault="006B5ED4" w:rsidP="00C750FC">
      <w:pPr>
        <w:pStyle w:val="CommentText"/>
      </w:pPr>
      <w:r>
        <w:rPr>
          <w:rStyle w:val="CommentReference"/>
        </w:rPr>
        <w:annotationRef/>
      </w:r>
      <w:r>
        <w:t>Methods!</w:t>
      </w:r>
    </w:p>
  </w:comment>
  <w:comment w:id="16" w:author="Geography" w:date="2014-05-18T15:31:00Z" w:initials="G">
    <w:p w14:paraId="03A27B43" w14:textId="77777777" w:rsidR="006B5ED4" w:rsidRDefault="006B5ED4" w:rsidP="00C750FC">
      <w:pPr>
        <w:pStyle w:val="CommentText"/>
      </w:pPr>
      <w:r>
        <w:rPr>
          <w:rStyle w:val="CommentReference"/>
        </w:rPr>
        <w:annotationRef/>
      </w:r>
      <w:r>
        <w:t>Methdos.</w:t>
      </w:r>
    </w:p>
  </w:comment>
  <w:comment w:id="17" w:author="Geography" w:date="2014-05-18T15:29:00Z" w:initials="G">
    <w:p w14:paraId="6FB1CCDD" w14:textId="77777777" w:rsidR="00905A9A" w:rsidRDefault="00905A9A" w:rsidP="00905A9A">
      <w:pPr>
        <w:pStyle w:val="CommentText"/>
      </w:pPr>
      <w:r>
        <w:rPr>
          <w:rStyle w:val="CommentReference"/>
        </w:rPr>
        <w:annotationRef/>
      </w:r>
      <w:r>
        <w:t>At the same PRISM grid cell?  ASamoa has PRISM data?</w:t>
      </w:r>
    </w:p>
  </w:comment>
  <w:comment w:id="18" w:author="Alex Messina" w:date="2014-05-19T14:35:00Z" w:initials="AM">
    <w:p w14:paraId="130D2FA0" w14:textId="77777777" w:rsidR="00905A9A" w:rsidRDefault="00905A9A" w:rsidP="00905A9A">
      <w:pPr>
        <w:pStyle w:val="CommentText"/>
      </w:pPr>
      <w:r>
        <w:rPr>
          <w:rStyle w:val="CommentReference"/>
        </w:rPr>
        <w:annotationRef/>
      </w:r>
      <w:r>
        <w:t>According to Craig (2009) map in Fig 1. I can’t seem to find the same data anywhere else online</w:t>
      </w:r>
    </w:p>
  </w:comment>
  <w:comment w:id="19" w:author="Geography" w:date="2014-05-18T08:10:00Z" w:initials="G">
    <w:p w14:paraId="6051FEE4" w14:textId="77777777" w:rsidR="006B5ED4" w:rsidRDefault="006B5ED4" w:rsidP="00350E8D">
      <w:pPr>
        <w:pStyle w:val="CommentText"/>
      </w:pPr>
      <w:r>
        <w:rPr>
          <w:rStyle w:val="CommentReference"/>
        </w:rPr>
        <w:annotationRef/>
      </w:r>
      <w:r>
        <w:t>Why do you need to fit a log-linear relationship if you could just use Manning’s or winflume calibrated to the measurements?</w:t>
      </w:r>
    </w:p>
  </w:comment>
  <w:comment w:id="20" w:author="Alex Messina" w:date="2014-05-19T15:35:00Z" w:initials="AM">
    <w:p w14:paraId="44AC5695" w14:textId="77777777" w:rsidR="006B5ED4" w:rsidRDefault="006B5ED4" w:rsidP="00350E8D">
      <w:pPr>
        <w:pStyle w:val="CommentText"/>
      </w:pPr>
      <w:r>
        <w:rPr>
          <w:rStyle w:val="CommentReference"/>
        </w:rPr>
        <w:annotationRef/>
      </w:r>
      <w:r>
        <w:t>I don’t know. It’s what other studies do?</w:t>
      </w:r>
    </w:p>
  </w:comment>
  <w:comment w:id="21" w:author="Geography" w:date="2014-05-18T08:10:00Z" w:initials="G">
    <w:p w14:paraId="22825F3B" w14:textId="77777777" w:rsidR="006B5ED4" w:rsidRDefault="006B5ED4" w:rsidP="00350E8D">
      <w:pPr>
        <w:pStyle w:val="CommentText"/>
      </w:pPr>
      <w:r>
        <w:rPr>
          <w:rStyle w:val="CommentReference"/>
        </w:rPr>
        <w:annotationRef/>
      </w:r>
      <w:r>
        <w:t>Need more here about how the final rating curve was selected.  Why was the WinFlume curve selected for FOREST even if it doesn’t match the measurements (Figure 5b)?</w:t>
      </w:r>
    </w:p>
  </w:comment>
  <w:comment w:id="22" w:author="Alex Messina" w:date="2014-05-19T15:42:00Z" w:initials="AM">
    <w:p w14:paraId="7E8C30BF" w14:textId="77777777" w:rsidR="006B5ED4" w:rsidRDefault="006B5ED4" w:rsidP="00350E8D">
      <w:pPr>
        <w:pStyle w:val="CommentText"/>
      </w:pPr>
      <w:r>
        <w:rPr>
          <w:rStyle w:val="CommentReference"/>
        </w:rPr>
        <w:annotationRef/>
      </w:r>
      <w:r>
        <w:t>I used WinFlume because it was the only option. I tried HECRAS but couldn’t get it to work</w:t>
      </w:r>
    </w:p>
  </w:comment>
  <w:comment w:id="23" w:author="Geography" w:date="2014-05-18T15:31:00Z" w:initials="G">
    <w:p w14:paraId="53BCEFC0" w14:textId="77777777" w:rsidR="006B5ED4" w:rsidRDefault="006B5ED4" w:rsidP="00350E8D">
      <w:pPr>
        <w:pStyle w:val="CommentText"/>
      </w:pPr>
      <w:r>
        <w:rPr>
          <w:rStyle w:val="CommentReference"/>
        </w:rPr>
        <w:annotationRef/>
      </w:r>
      <w:r>
        <w:t>Ok, these are results.</w:t>
      </w:r>
    </w:p>
  </w:comment>
  <w:comment w:id="24" w:author="Geography" w:date="2014-05-18T15:34:00Z" w:initials="G">
    <w:p w14:paraId="104361EA" w14:textId="77777777" w:rsidR="00E47169" w:rsidRDefault="00E47169" w:rsidP="00E47169">
      <w:pPr>
        <w:pStyle w:val="CommentText"/>
      </w:pPr>
      <w:r>
        <w:rPr>
          <w:rStyle w:val="CommentReference"/>
        </w:rPr>
        <w:annotationRef/>
      </w:r>
      <w:r>
        <w:t>48% of what?</w:t>
      </w:r>
    </w:p>
  </w:comment>
  <w:comment w:id="25" w:author="Geography" w:date="2014-05-18T15:39:00Z" w:initials="G">
    <w:p w14:paraId="04100815" w14:textId="77777777" w:rsidR="00E47169" w:rsidRDefault="00E47169" w:rsidP="00E47169">
      <w:pPr>
        <w:pStyle w:val="CommentText"/>
      </w:pPr>
      <w:r>
        <w:rPr>
          <w:rStyle w:val="CommentReference"/>
        </w:rPr>
        <w:annotationRef/>
      </w:r>
      <w:r>
        <w:t>How many different storms?</w:t>
      </w:r>
    </w:p>
    <w:p w14:paraId="7612B856" w14:textId="77777777" w:rsidR="00E47169" w:rsidRDefault="00E47169" w:rsidP="00E47169">
      <w:pPr>
        <w:pStyle w:val="CommentText"/>
      </w:pPr>
      <w:r>
        <w:t>This certainly seems like enough samples to calculate sediment loading at Quarry.</w:t>
      </w:r>
    </w:p>
  </w:comment>
  <w:comment w:id="26" w:author="Geography" w:date="2014-05-18T08:14:00Z" w:initials="G">
    <w:p w14:paraId="0DB9D92F" w14:textId="77777777" w:rsidR="00E47169" w:rsidRDefault="00E47169" w:rsidP="00E47169">
      <w:pPr>
        <w:pStyle w:val="CommentText"/>
      </w:pPr>
      <w:r>
        <w:rPr>
          <w:rStyle w:val="CommentReference"/>
        </w:rPr>
        <w:annotationRef/>
      </w:r>
      <w:r>
        <w:t>Belongs in the results, yes?</w:t>
      </w:r>
    </w:p>
  </w:comment>
  <w:comment w:id="29" w:author="Geography" w:date="2014-05-19T06:49:00Z" w:initials="G">
    <w:p w14:paraId="6A9034A5" w14:textId="77777777" w:rsidR="006B5ED4" w:rsidRDefault="006B5ED4" w:rsidP="00350E8D">
      <w:pPr>
        <w:pStyle w:val="CommentText"/>
      </w:pPr>
      <w:r>
        <w:rPr>
          <w:rStyle w:val="CommentReference"/>
        </w:rPr>
        <w:annotationRef/>
      </w:r>
      <w:r>
        <w:t>This still needs to be reformulated to be clearer.</w:t>
      </w:r>
    </w:p>
  </w:comment>
  <w:comment w:id="30" w:author="Geography" w:date="2014-05-19T07:03:00Z" w:initials="G">
    <w:p w14:paraId="5F3CB952" w14:textId="77777777" w:rsidR="006B5ED4" w:rsidRDefault="006B5ED4" w:rsidP="00F95DE1">
      <w:pPr>
        <w:pStyle w:val="CommentText"/>
      </w:pPr>
      <w:r>
        <w:rPr>
          <w:rStyle w:val="CommentReference"/>
        </w:rPr>
        <w:annotationRef/>
      </w:r>
      <w:r>
        <w:t>If there was no difference, particulalrly in the p-value, then just show Pearson and say there was no difference.</w:t>
      </w:r>
    </w:p>
  </w:comment>
  <w:comment w:id="31" w:author="Alex Messina" w:date="2014-05-21T08:20:00Z" w:initials="AM">
    <w:p w14:paraId="379E6E6F" w14:textId="77777777" w:rsidR="006B5ED4" w:rsidRDefault="006B5ED4" w:rsidP="00F95DE1">
      <w:pPr>
        <w:pStyle w:val="CommentText"/>
      </w:pPr>
      <w:r>
        <w:rPr>
          <w:rStyle w:val="CommentReference"/>
        </w:rPr>
        <w:annotationRef/>
      </w:r>
      <w:r>
        <w:t>There were several exceptions like Psum Total, and the table doesn’t take much space. Should it be removed?</w:t>
      </w:r>
    </w:p>
  </w:comment>
  <w:comment w:id="32" w:author="Geography" w:date="2014-05-19T07:06:00Z" w:initials="G">
    <w:p w14:paraId="53FF6487" w14:textId="77777777" w:rsidR="006B5ED4" w:rsidRDefault="006B5ED4" w:rsidP="00F95DE1">
      <w:pPr>
        <w:pStyle w:val="CommentText"/>
      </w:pPr>
      <w:r>
        <w:rPr>
          <w:rStyle w:val="CommentReference"/>
        </w:rPr>
        <w:annotationRef/>
      </w:r>
      <w:r>
        <w:t>The coefficients are too close to say this (e.g 0.84 vs 0.86 are not likely statistically significant differences).</w:t>
      </w:r>
    </w:p>
  </w:comment>
  <w:comment w:id="34" w:author="Geography" w:date="2014-05-19T07:07:00Z" w:initials="G">
    <w:p w14:paraId="07150C97" w14:textId="77777777" w:rsidR="006B5ED4" w:rsidRDefault="006B5ED4" w:rsidP="00F95DE1">
      <w:pPr>
        <w:pStyle w:val="CommentText"/>
      </w:pPr>
      <w:r>
        <w:rPr>
          <w:rStyle w:val="CommentReference"/>
        </w:rPr>
        <w:annotationRef/>
      </w:r>
      <w:r>
        <w:t>?</w:t>
      </w:r>
    </w:p>
  </w:comment>
  <w:comment w:id="35" w:author="Geography" w:date="2014-05-19T07:11:00Z" w:initials="G">
    <w:p w14:paraId="19252C7D" w14:textId="77777777" w:rsidR="006B5ED4" w:rsidRDefault="006B5ED4" w:rsidP="00F95DE1">
      <w:pPr>
        <w:pStyle w:val="CommentText"/>
      </w:pPr>
      <w:r>
        <w:rPr>
          <w:rStyle w:val="CommentReference"/>
        </w:rPr>
        <w:annotationRef/>
      </w:r>
      <w:r>
        <w:t>But it’s in Figure 12.</w:t>
      </w:r>
    </w:p>
  </w:comment>
  <w:comment w:id="36" w:author="Geography" w:date="2014-05-19T07:14:00Z" w:initials="G">
    <w:p w14:paraId="7E916F09" w14:textId="77777777" w:rsidR="006B5ED4" w:rsidRDefault="006B5ED4" w:rsidP="00F95DE1">
      <w:pPr>
        <w:pStyle w:val="CommentText"/>
      </w:pPr>
      <w:r>
        <w:rPr>
          <w:rStyle w:val="CommentReference"/>
        </w:rPr>
        <w:annotationRef/>
      </w:r>
      <w:r>
        <w:t>Move up to where you mention Table 5.</w:t>
      </w:r>
    </w:p>
  </w:comment>
  <w:comment w:id="37" w:author="Geography" w:date="2014-05-19T07:15:00Z" w:initials="G">
    <w:p w14:paraId="2C5DA55B" w14:textId="77777777" w:rsidR="006B5ED4" w:rsidRDefault="006B5ED4"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53BCEFC0" w15:done="0"/>
  <w15:commentEx w15:paraId="104361EA" w15:done="0"/>
  <w15:commentEx w15:paraId="7612B856" w15:done="0"/>
  <w15:commentEx w15:paraId="0DB9D92F"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729B"/>
    <w:rsid w:val="001545D7"/>
    <w:rsid w:val="001F3934"/>
    <w:rsid w:val="002007FF"/>
    <w:rsid w:val="00215B13"/>
    <w:rsid w:val="00232AA0"/>
    <w:rsid w:val="00236027"/>
    <w:rsid w:val="00252FE3"/>
    <w:rsid w:val="00350E8D"/>
    <w:rsid w:val="00467DC7"/>
    <w:rsid w:val="00484DA2"/>
    <w:rsid w:val="004A45C9"/>
    <w:rsid w:val="005333BE"/>
    <w:rsid w:val="005378A4"/>
    <w:rsid w:val="00555C0F"/>
    <w:rsid w:val="005977DF"/>
    <w:rsid w:val="00643B8F"/>
    <w:rsid w:val="0065543E"/>
    <w:rsid w:val="00672738"/>
    <w:rsid w:val="00676771"/>
    <w:rsid w:val="006B5ED4"/>
    <w:rsid w:val="006F58DD"/>
    <w:rsid w:val="007213F2"/>
    <w:rsid w:val="007254D1"/>
    <w:rsid w:val="0076336B"/>
    <w:rsid w:val="00826278"/>
    <w:rsid w:val="008606E5"/>
    <w:rsid w:val="00905A9A"/>
    <w:rsid w:val="00947EB2"/>
    <w:rsid w:val="009941CF"/>
    <w:rsid w:val="009B0CE7"/>
    <w:rsid w:val="009E0CA5"/>
    <w:rsid w:val="00A921E2"/>
    <w:rsid w:val="00AA3B19"/>
    <w:rsid w:val="00AD2E0C"/>
    <w:rsid w:val="00AE5D21"/>
    <w:rsid w:val="00B51361"/>
    <w:rsid w:val="00BD5D91"/>
    <w:rsid w:val="00BE0B24"/>
    <w:rsid w:val="00C33BE3"/>
    <w:rsid w:val="00C750FC"/>
    <w:rsid w:val="00C82448"/>
    <w:rsid w:val="00C83595"/>
    <w:rsid w:val="00CE2BD5"/>
    <w:rsid w:val="00D33038"/>
    <w:rsid w:val="00D619EC"/>
    <w:rsid w:val="00D62E3F"/>
    <w:rsid w:val="00DA6E87"/>
    <w:rsid w:val="00DB57C0"/>
    <w:rsid w:val="00E212BD"/>
    <w:rsid w:val="00E214FB"/>
    <w:rsid w:val="00E47169"/>
    <w:rsid w:val="00EC5322"/>
    <w:rsid w:val="00EC5FAC"/>
    <w:rsid w:val="00F71E62"/>
    <w:rsid w:val="00F95DE1"/>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semiHidden/>
    <w:rsid w:val="00350E8D"/>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96396-4D11-422A-B5C1-8C7B476AC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TotalTime>
  <Pages>13</Pages>
  <Words>20840</Words>
  <Characters>118789</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4-09-16T01:16:00Z</dcterms:created>
  <dcterms:modified xsi:type="dcterms:W3CDTF">2014-09-1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